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FEBFA3" w14:textId="77777777" w:rsidR="00881887" w:rsidRPr="00881887" w:rsidRDefault="00881887" w:rsidP="00881887">
      <w:pPr>
        <w:pStyle w:val="Overskrift1"/>
        <w:rPr>
          <w:rFonts w:ascii="Times" w:eastAsia="Times New Roman" w:hAnsi="Times"/>
          <w:lang w:eastAsia="da-DK"/>
        </w:rPr>
      </w:pPr>
      <w:r w:rsidRPr="00881887">
        <w:rPr>
          <w:rFonts w:ascii="Times" w:eastAsia="Times New Roman" w:hAnsi="Times"/>
          <w:lang w:eastAsia="da-DK"/>
        </w:rPr>
        <w:t>W45: Open Refine</w:t>
      </w:r>
    </w:p>
    <w:p w14:paraId="1D4D53E9" w14:textId="77777777" w:rsidR="00881887" w:rsidRPr="00881887" w:rsidRDefault="00881887" w:rsidP="00881887">
      <w:pPr>
        <w:numPr>
          <w:ilvl w:val="0"/>
          <w:numId w:val="1"/>
        </w:numPr>
        <w:rPr>
          <w:lang w:val="en-US"/>
        </w:rPr>
      </w:pPr>
      <w:r w:rsidRPr="00881887">
        <w:rPr>
          <w:lang w:val="en-US"/>
        </w:rPr>
        <w:t>Create a *tidy* spreadsheet/table listing the names of Danish monarchs with their birth- and death-date and start and end of their reign. They should be sortable by year of birth. Suitable source website is for example </w:t>
      </w:r>
      <w:hyperlink r:id="rId8" w:tgtFrame="_blank" w:history="1">
        <w:r w:rsidRPr="00881887">
          <w:rPr>
            <w:rStyle w:val="Hyperlink"/>
            <w:lang w:val="en-US"/>
          </w:rPr>
          <w:t>here</w:t>
        </w:r>
      </w:hyperlink>
      <w:r w:rsidRPr="00881887">
        <w:rPr>
          <w:lang w:val="en-US"/>
        </w:rPr>
        <w:t>, but you can also use another source, provided you reference it. (Collaboration is welcome. Remember to attach this spreadsheet to Brightspace submission)</w:t>
      </w:r>
    </w:p>
    <w:p w14:paraId="3A98CB44" w14:textId="704D34BF" w:rsidR="00881887" w:rsidRDefault="00881887" w:rsidP="00881887">
      <w:pPr>
        <w:numPr>
          <w:ilvl w:val="0"/>
          <w:numId w:val="1"/>
        </w:numPr>
        <w:rPr>
          <w:lang w:val="en-US"/>
        </w:rPr>
      </w:pPr>
      <w:r w:rsidRPr="00881887">
        <w:rPr>
          <w:lang w:val="en-US"/>
        </w:rPr>
        <w:t>Does OpenRefine alter the raw data during sorting and filtering?</w:t>
      </w:r>
    </w:p>
    <w:p w14:paraId="5CED7A12" w14:textId="1CFBF34D" w:rsidR="00BE156D" w:rsidRPr="00881887" w:rsidRDefault="00BE156D" w:rsidP="00BE156D">
      <w:pPr>
        <w:rPr>
          <w:lang w:val="en-US"/>
        </w:rPr>
      </w:pPr>
      <w:r>
        <w:rPr>
          <w:lang w:val="en-US"/>
        </w:rPr>
        <w:t>OpenRefine does not affect the raw data during sorting and filtering. When you use for example sorting, and you then remove the sorting, then data will reverts to its original</w:t>
      </w:r>
      <w:r w:rsidR="001C0D51">
        <w:rPr>
          <w:rStyle w:val="Fodnotehenvisning"/>
          <w:lang w:val="en-US"/>
        </w:rPr>
        <w:footnoteReference w:id="1"/>
      </w:r>
      <w:r w:rsidR="001C0D51">
        <w:rPr>
          <w:lang w:val="en-US"/>
        </w:rPr>
        <w:t xml:space="preserve">. </w:t>
      </w:r>
    </w:p>
    <w:p w14:paraId="1329731F" w14:textId="77777777" w:rsidR="00881887" w:rsidRPr="00881887" w:rsidRDefault="00881887" w:rsidP="00881887">
      <w:pPr>
        <w:rPr>
          <w:lang w:val="en-US"/>
        </w:rPr>
      </w:pPr>
    </w:p>
    <w:p w14:paraId="16585ED9" w14:textId="77777777" w:rsidR="005F78FF" w:rsidRDefault="00881887" w:rsidP="00881887">
      <w:pPr>
        <w:numPr>
          <w:ilvl w:val="0"/>
          <w:numId w:val="1"/>
        </w:numPr>
        <w:rPr>
          <w:lang w:val="en-US"/>
        </w:rPr>
      </w:pPr>
      <w:r w:rsidRPr="00881887">
        <w:rPr>
          <w:lang w:val="en-US"/>
        </w:rPr>
        <w:t>Fix the </w:t>
      </w:r>
      <w:hyperlink r:id="rId9" w:tgtFrame="_blank" w:history="1">
        <w:r w:rsidRPr="00881887">
          <w:rPr>
            <w:rStyle w:val="Hyperlink"/>
            <w:lang w:val="en-US"/>
          </w:rPr>
          <w:t>interviews dataset</w:t>
        </w:r>
      </w:hyperlink>
      <w:r w:rsidRPr="00881887">
        <w:rPr>
          <w:lang w:val="en-US"/>
        </w:rPr>
        <w:t xml:space="preserve"> in OpenRefine enough to answer this question: </w:t>
      </w:r>
    </w:p>
    <w:p w14:paraId="12BABD55" w14:textId="726396BA" w:rsidR="00881887" w:rsidRDefault="00881887" w:rsidP="005F78FF">
      <w:pPr>
        <w:pStyle w:val="Listeafsnit"/>
        <w:numPr>
          <w:ilvl w:val="2"/>
          <w:numId w:val="1"/>
        </w:numPr>
        <w:rPr>
          <w:lang w:val="en-US"/>
        </w:rPr>
      </w:pPr>
      <w:r w:rsidRPr="005F78FF">
        <w:rPr>
          <w:lang w:val="en-US"/>
        </w:rPr>
        <w:t>"Which two months are reported as the most water-deprived/driest by the interviewed farmer households?"</w:t>
      </w:r>
    </w:p>
    <w:p w14:paraId="719A5A19" w14:textId="1C29F51D" w:rsidR="005F78FF" w:rsidRPr="005F78FF" w:rsidRDefault="005F78FF" w:rsidP="005F78FF">
      <w:pPr>
        <w:pStyle w:val="Listeafsnit"/>
        <w:numPr>
          <w:ilvl w:val="2"/>
          <w:numId w:val="1"/>
        </w:numPr>
        <w:rPr>
          <w:lang w:val="en-US"/>
        </w:rPr>
      </w:pPr>
      <w:r>
        <w:rPr>
          <w:lang w:val="en-US"/>
        </w:rPr>
        <w:t xml:space="preserve">October and September are reported as the most water-deprived/driest by the interviewed farmer households. </w:t>
      </w:r>
    </w:p>
    <w:p w14:paraId="20FE2040" w14:textId="77777777" w:rsidR="00881887" w:rsidRPr="005F78FF" w:rsidRDefault="00881887" w:rsidP="00881887">
      <w:pPr>
        <w:numPr>
          <w:ilvl w:val="0"/>
          <w:numId w:val="1"/>
        </w:numPr>
        <w:rPr>
          <w:lang w:val="en-US"/>
        </w:rPr>
      </w:pPr>
      <w:r w:rsidRPr="00881887">
        <w:rPr>
          <w:lang w:val="en-US"/>
        </w:rPr>
        <w:t>OPTIONAL Real-Data-Challenge: What are the 10 most frequent occupations (erhverv) among unmarried men and women in </w:t>
      </w:r>
      <w:hyperlink r:id="rId10" w:tgtFrame="_blank" w:history="1">
        <w:r w:rsidRPr="00881887">
          <w:rPr>
            <w:rStyle w:val="Hyperlink"/>
            <w:lang w:val="en-US"/>
          </w:rPr>
          <w:t>1801 Aarhus</w:t>
        </w:r>
      </w:hyperlink>
      <w:r w:rsidRPr="00881887">
        <w:rPr>
          <w:lang w:val="en-US"/>
        </w:rPr>
        <w:t xml:space="preserve">? </w:t>
      </w:r>
      <w:r w:rsidRPr="005F78FF">
        <w:rPr>
          <w:lang w:val="en-US"/>
        </w:rPr>
        <w:t>(hint: some expert judgement interpretation is necessary)</w:t>
      </w:r>
    </w:p>
    <w:p w14:paraId="77DB0640" w14:textId="77777777" w:rsidR="001C0D51" w:rsidRPr="005F78FF" w:rsidRDefault="001C0D51">
      <w:pPr>
        <w:rPr>
          <w:lang w:val="en-US"/>
        </w:rPr>
      </w:pPr>
    </w:p>
    <w:p w14:paraId="118DCE12" w14:textId="77777777" w:rsidR="001C0D51" w:rsidRPr="005F78FF" w:rsidRDefault="001C0D51">
      <w:pPr>
        <w:rPr>
          <w:lang w:val="en-US"/>
        </w:rPr>
      </w:pPr>
    </w:p>
    <w:p w14:paraId="060AD6AF" w14:textId="77777777" w:rsidR="001C0D51" w:rsidRDefault="001C0D51" w:rsidP="001C0D51">
      <w:pPr>
        <w:pStyle w:val="EndNoteBibliographyTitle"/>
      </w:pPr>
    </w:p>
    <w:p w14:paraId="252F026F" w14:textId="77777777" w:rsidR="001C0D51" w:rsidRDefault="001C0D51" w:rsidP="001C0D51">
      <w:pPr>
        <w:pStyle w:val="EndNoteBibliographyTitle"/>
      </w:pPr>
    </w:p>
    <w:p w14:paraId="38408A31" w14:textId="77777777" w:rsidR="001C0D51" w:rsidRDefault="001C0D51" w:rsidP="001C0D51">
      <w:pPr>
        <w:pStyle w:val="EndNoteBibliographyTitle"/>
      </w:pPr>
    </w:p>
    <w:p w14:paraId="3561227F" w14:textId="77777777" w:rsidR="001C0D51" w:rsidRDefault="001C0D51" w:rsidP="001C0D51">
      <w:pPr>
        <w:pStyle w:val="EndNoteBibliographyTitle"/>
      </w:pPr>
    </w:p>
    <w:p w14:paraId="2B771AEE" w14:textId="77777777" w:rsidR="001C0D51" w:rsidRDefault="001C0D51" w:rsidP="001C0D51">
      <w:pPr>
        <w:pStyle w:val="EndNoteBibliographyTitle"/>
      </w:pPr>
    </w:p>
    <w:p w14:paraId="20B2DFED" w14:textId="77777777" w:rsidR="001C0D51" w:rsidRDefault="001C0D51" w:rsidP="001C0D51">
      <w:pPr>
        <w:pStyle w:val="EndNoteBibliographyTitle"/>
      </w:pPr>
    </w:p>
    <w:p w14:paraId="44687716" w14:textId="77777777" w:rsidR="001C0D51" w:rsidRDefault="001C0D51" w:rsidP="001C0D51">
      <w:pPr>
        <w:pStyle w:val="EndNoteBibliographyTitle"/>
      </w:pPr>
    </w:p>
    <w:p w14:paraId="734929FB" w14:textId="77777777" w:rsidR="001C0D51" w:rsidRDefault="001C0D51" w:rsidP="001C0D51">
      <w:pPr>
        <w:pStyle w:val="EndNoteBibliographyTitle"/>
      </w:pPr>
    </w:p>
    <w:p w14:paraId="2163A04F" w14:textId="76AD5956" w:rsidR="001C0D51" w:rsidRPr="001C0D51" w:rsidRDefault="001C0D51" w:rsidP="001C0D51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C0D51">
        <w:rPr>
          <w:noProof/>
        </w:rPr>
        <w:t>Litteraturliste</w:t>
      </w:r>
    </w:p>
    <w:p w14:paraId="3F2DCB5A" w14:textId="77777777" w:rsidR="001C0D51" w:rsidRPr="001C0D51" w:rsidRDefault="001C0D51" w:rsidP="001C0D51">
      <w:pPr>
        <w:pStyle w:val="EndNoteBibliographyTitle"/>
        <w:rPr>
          <w:noProof/>
        </w:rPr>
      </w:pPr>
    </w:p>
    <w:p w14:paraId="72DA2846" w14:textId="7ED962C7" w:rsidR="001C0D51" w:rsidRPr="001C0D51" w:rsidRDefault="001C0D51" w:rsidP="001C0D51">
      <w:pPr>
        <w:pStyle w:val="EndNoteBibliography"/>
        <w:ind w:left="720" w:hanging="720"/>
        <w:rPr>
          <w:noProof/>
        </w:rPr>
      </w:pPr>
      <w:r w:rsidRPr="001C0D51">
        <w:rPr>
          <w:noProof/>
        </w:rPr>
        <w:t xml:space="preserve">"Filtering and Sorting with Openrefine." Updated 2020-05-19 21:30:00, 2022, </w:t>
      </w:r>
      <w:hyperlink r:id="rId11" w:history="1">
        <w:r w:rsidRPr="001C0D51">
          <w:rPr>
            <w:rStyle w:val="Hyperlink"/>
            <w:noProof/>
          </w:rPr>
          <w:t>https://carpentries-incubator.github.io/OpenRefine-humanities-lesson/02-filter-exclude-sort/index.html</w:t>
        </w:r>
      </w:hyperlink>
      <w:r w:rsidRPr="001C0D51">
        <w:rPr>
          <w:noProof/>
        </w:rPr>
        <w:t>.</w:t>
      </w:r>
    </w:p>
    <w:p w14:paraId="2B0AB059" w14:textId="4B0DFE1B" w:rsidR="00FF7526" w:rsidRDefault="001C0D51">
      <w:r>
        <w:fldChar w:fldCharType="end"/>
      </w:r>
    </w:p>
    <w:sectPr w:rsidR="00FF7526" w:rsidSect="0030558D">
      <w:pgSz w:w="11900" w:h="16840"/>
      <w:pgMar w:top="1701" w:right="1134" w:bottom="1701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5FE113" w14:textId="77777777" w:rsidR="00165D59" w:rsidRDefault="00165D59" w:rsidP="001C0D51">
      <w:pPr>
        <w:spacing w:line="240" w:lineRule="auto"/>
      </w:pPr>
      <w:r>
        <w:separator/>
      </w:r>
    </w:p>
  </w:endnote>
  <w:endnote w:type="continuationSeparator" w:id="0">
    <w:p w14:paraId="0726AF4A" w14:textId="77777777" w:rsidR="00165D59" w:rsidRDefault="00165D59" w:rsidP="001C0D5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4035A5" w14:textId="77777777" w:rsidR="00165D59" w:rsidRDefault="00165D59" w:rsidP="001C0D51">
      <w:pPr>
        <w:spacing w:line="240" w:lineRule="auto"/>
      </w:pPr>
      <w:r>
        <w:separator/>
      </w:r>
    </w:p>
  </w:footnote>
  <w:footnote w:type="continuationSeparator" w:id="0">
    <w:p w14:paraId="100B4FE2" w14:textId="77777777" w:rsidR="00165D59" w:rsidRDefault="00165D59" w:rsidP="001C0D51">
      <w:pPr>
        <w:spacing w:line="240" w:lineRule="auto"/>
      </w:pPr>
      <w:r>
        <w:continuationSeparator/>
      </w:r>
    </w:p>
  </w:footnote>
  <w:footnote w:id="1">
    <w:p w14:paraId="57DD500F" w14:textId="28082B1A" w:rsidR="001C0D51" w:rsidRPr="001C0D51" w:rsidRDefault="001C0D51">
      <w:pPr>
        <w:pStyle w:val="Fodnotetekst"/>
        <w:rPr>
          <w:lang w:val="en-US"/>
        </w:rPr>
      </w:pPr>
      <w:r>
        <w:rPr>
          <w:rStyle w:val="Fodnotehenvisning"/>
        </w:rPr>
        <w:footnoteRef/>
      </w:r>
      <w:r w:rsidRPr="001C0D51">
        <w:rPr>
          <w:lang w:val="en-US"/>
        </w:rPr>
        <w:t xml:space="preserve"> </w:t>
      </w:r>
      <w:r>
        <w:fldChar w:fldCharType="begin"/>
      </w:r>
      <w:r w:rsidRPr="001C0D51">
        <w:rPr>
          <w:lang w:val="en-US"/>
        </w:rPr>
        <w:instrText xml:space="preserve"> ADDIN EN.CITE &lt;EndNote&gt;&lt;Cite&gt;&lt;Author&gt;Open Refine for Humanities&lt;/Author&gt;&lt;Year&gt;2022&lt;/Year&gt;&lt;RecNum&gt;23&lt;/RecNum&gt;&lt;DisplayText&gt;&amp;quot;Filtering and Sorting with OpenRefine,&amp;quot; updated 2020-05-19 21:30:00, 2022, https://carpentries-incubator.github.io/OpenRefine-humanities-lesson/02-filter-exclude-sort/index.html.&lt;/DisplayText&gt;&lt;record&gt;&lt;rec-number&gt;23&lt;/rec-number&gt;&lt;foreign-keys&gt;&lt;key app="EN" db-id="azps9tv91ft5puef0zlxpp2uxtaw9dfaaddd" timestamp="1668593118"&gt;23&lt;/key&gt;&lt;/foreign-keys&gt;&lt;ref-type name="Web Page"&gt;12&lt;/ref-type&gt;&lt;contributors&gt;&lt;authors&gt;&lt;author&gt;Open Refine for Humanities,&lt;/author&gt;&lt;/authors&gt;&lt;/contributors&gt;&lt;titles&gt;&lt;title&gt;Filtering and Sorting with OpenRefine&lt;/title&gt;&lt;/titles&gt;&lt;dates&gt;&lt;year&gt;2022&lt;/year&gt;&lt;pub-dates&gt;&lt;date&gt;2020-05-19 21:30:00&lt;/date&gt;&lt;/pub-dates&gt;&lt;/dates&gt;&lt;urls&gt;&lt;related-urls&gt;&lt;url&gt;https://carpentries-incubator.github.io/OpenRefine-humanities-lesson/02-filter-exclude-sort/index.html&lt;/url&gt;&lt;/related-urls&gt;&lt;/urls&gt;&lt;custom1&gt;2022&lt;/custom1&gt;&lt;custom2&gt;16-11&lt;/custom2&gt;&lt;/record&gt;&lt;/Cite&gt;&lt;/EndNote&gt;</w:instrText>
      </w:r>
      <w:r>
        <w:fldChar w:fldCharType="separate"/>
      </w:r>
      <w:r w:rsidRPr="001C0D51">
        <w:rPr>
          <w:noProof/>
          <w:lang w:val="en-US"/>
        </w:rPr>
        <w:t>"Filtering and Sorting with OpenRefine," updated 2020-05-19 21:30:00, 2022, https://carpentries-incubator.github.io/OpenRefine-humanities-lesson/02-filter-exclude-sort/index.html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5CA2006"/>
    <w:multiLevelType w:val="multilevel"/>
    <w:tmpl w:val="99782EF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numFmt w:val="bullet"/>
      <w:lvlText w:val="-"/>
      <w:lvlJc w:val="left"/>
      <w:pPr>
        <w:ind w:left="2160" w:hanging="360"/>
      </w:pPr>
      <w:rPr>
        <w:rFonts w:ascii="Times" w:eastAsiaTheme="minorHAnsi" w:hAnsi="Times" w:cstheme="minorBidi"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34474374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SpellingErrors/>
  <w:hideGrammaticalErrors/>
  <w:defaultTabStop w:val="1304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7th Footnote&lt;/Style&gt;&lt;LeftDelim&gt;{&lt;/LeftDelim&gt;&lt;RightDelim&gt;}&lt;/RightDelim&gt;&lt;FontName&gt;Times&lt;/FontName&gt;&lt;FontSize&gt;12&lt;/FontSize&gt;&lt;ReflistTitle&gt;Litteraturlist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s9tv91ft5puef0zlxpp2uxtaw9dfaaddd&quot;&gt;My EndNote Library&lt;record-ids&gt;&lt;item&gt;23&lt;/item&gt;&lt;/record-ids&gt;&lt;/item&gt;&lt;/Libraries&gt;"/>
  </w:docVars>
  <w:rsids>
    <w:rsidRoot w:val="00881887"/>
    <w:rsid w:val="0003060E"/>
    <w:rsid w:val="00032C98"/>
    <w:rsid w:val="00125D88"/>
    <w:rsid w:val="00165D59"/>
    <w:rsid w:val="001A5E4F"/>
    <w:rsid w:val="001B6DCB"/>
    <w:rsid w:val="001C0D51"/>
    <w:rsid w:val="001C2300"/>
    <w:rsid w:val="00207FAE"/>
    <w:rsid w:val="00221C18"/>
    <w:rsid w:val="002A35EA"/>
    <w:rsid w:val="0030558D"/>
    <w:rsid w:val="0042557D"/>
    <w:rsid w:val="00473CEA"/>
    <w:rsid w:val="00485775"/>
    <w:rsid w:val="005347D3"/>
    <w:rsid w:val="005D45A0"/>
    <w:rsid w:val="005F78FF"/>
    <w:rsid w:val="00667E9B"/>
    <w:rsid w:val="007313FE"/>
    <w:rsid w:val="007A4A1B"/>
    <w:rsid w:val="007D5C00"/>
    <w:rsid w:val="00826253"/>
    <w:rsid w:val="00862EB7"/>
    <w:rsid w:val="00881887"/>
    <w:rsid w:val="008D2124"/>
    <w:rsid w:val="00957719"/>
    <w:rsid w:val="00A03624"/>
    <w:rsid w:val="00A201FF"/>
    <w:rsid w:val="00A25FFC"/>
    <w:rsid w:val="00A34E73"/>
    <w:rsid w:val="00A425D9"/>
    <w:rsid w:val="00AE308A"/>
    <w:rsid w:val="00AF0D18"/>
    <w:rsid w:val="00B46F11"/>
    <w:rsid w:val="00B53AFC"/>
    <w:rsid w:val="00BE156D"/>
    <w:rsid w:val="00BF256F"/>
    <w:rsid w:val="00C02F76"/>
    <w:rsid w:val="00C219F1"/>
    <w:rsid w:val="00C4215D"/>
    <w:rsid w:val="00C93F81"/>
    <w:rsid w:val="00CA12C2"/>
    <w:rsid w:val="00CB7A90"/>
    <w:rsid w:val="00DA249E"/>
    <w:rsid w:val="00DD3AAD"/>
    <w:rsid w:val="00E11AB1"/>
    <w:rsid w:val="00E83682"/>
    <w:rsid w:val="00EC2731"/>
    <w:rsid w:val="00EE46DF"/>
    <w:rsid w:val="00F05EC4"/>
    <w:rsid w:val="00F22D04"/>
    <w:rsid w:val="00F6404C"/>
    <w:rsid w:val="00FB196F"/>
    <w:rsid w:val="00FE315F"/>
    <w:rsid w:val="00FE4D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3FB711F"/>
  <w15:chartTrackingRefBased/>
  <w15:docId w15:val="{E4765133-8D40-E841-A04C-029E793B5F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" w:eastAsiaTheme="minorHAnsi" w:hAnsi="Times" w:cstheme="minorBidi"/>
        <w:sz w:val="24"/>
        <w:szCs w:val="24"/>
        <w:lang w:val="da-DK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88188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link w:val="Overskrift2Tegn"/>
    <w:uiPriority w:val="9"/>
    <w:qFormat/>
    <w:rsid w:val="00881887"/>
    <w:pPr>
      <w:spacing w:before="100" w:beforeAutospacing="1" w:after="100" w:afterAutospacing="1" w:line="240" w:lineRule="auto"/>
      <w:jc w:val="left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da-DK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2Tegn">
    <w:name w:val="Overskrift 2 Tegn"/>
    <w:basedOn w:val="Standardskrifttypeiafsnit"/>
    <w:link w:val="Overskrift2"/>
    <w:uiPriority w:val="9"/>
    <w:rsid w:val="00881887"/>
    <w:rPr>
      <w:rFonts w:ascii="Times New Roman" w:eastAsia="Times New Roman" w:hAnsi="Times New Roman" w:cs="Times New Roman"/>
      <w:b/>
      <w:bCs/>
      <w:sz w:val="36"/>
      <w:szCs w:val="36"/>
      <w:lang w:eastAsia="da-DK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88188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Standardskrifttypeiafsnit"/>
    <w:uiPriority w:val="99"/>
    <w:unhideWhenUsed/>
    <w:rsid w:val="00881887"/>
    <w:rPr>
      <w:color w:val="0563C1" w:themeColor="hyperlink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881887"/>
    <w:rPr>
      <w:color w:val="605E5C"/>
      <w:shd w:val="clear" w:color="auto" w:fill="E1DFDD"/>
    </w:rPr>
  </w:style>
  <w:style w:type="paragraph" w:styleId="Fodnotetekst">
    <w:name w:val="footnote text"/>
    <w:basedOn w:val="Normal"/>
    <w:link w:val="FodnotetekstTegn"/>
    <w:uiPriority w:val="99"/>
    <w:semiHidden/>
    <w:unhideWhenUsed/>
    <w:rsid w:val="001C0D51"/>
    <w:pPr>
      <w:spacing w:line="240" w:lineRule="auto"/>
    </w:pPr>
    <w:rPr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1C0D51"/>
    <w:rPr>
      <w:sz w:val="20"/>
      <w:szCs w:val="20"/>
    </w:rPr>
  </w:style>
  <w:style w:type="character" w:styleId="Fodnotehenvisning">
    <w:name w:val="footnote reference"/>
    <w:basedOn w:val="Standardskrifttypeiafsnit"/>
    <w:uiPriority w:val="99"/>
    <w:semiHidden/>
    <w:unhideWhenUsed/>
    <w:rsid w:val="001C0D51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Tegn"/>
    <w:rsid w:val="001C0D51"/>
    <w:pPr>
      <w:jc w:val="center"/>
    </w:pPr>
    <w:rPr>
      <w:lang w:val="en-US"/>
    </w:rPr>
  </w:style>
  <w:style w:type="character" w:customStyle="1" w:styleId="EndNoteBibliographyTitleTegn">
    <w:name w:val="EndNote Bibliography Title Tegn"/>
    <w:basedOn w:val="FodnotetekstTegn"/>
    <w:link w:val="EndNoteBibliographyTitle"/>
    <w:rsid w:val="001C0D51"/>
    <w:rPr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1C0D51"/>
    <w:pPr>
      <w:spacing w:line="240" w:lineRule="auto"/>
    </w:pPr>
    <w:rPr>
      <w:lang w:val="en-US"/>
    </w:rPr>
  </w:style>
  <w:style w:type="character" w:customStyle="1" w:styleId="EndNoteBibliographyTegn">
    <w:name w:val="EndNote Bibliography Tegn"/>
    <w:basedOn w:val="FodnotetekstTegn"/>
    <w:link w:val="EndNoteBibliography"/>
    <w:rsid w:val="001C0D51"/>
    <w:rPr>
      <w:sz w:val="20"/>
      <w:szCs w:val="20"/>
      <w:lang w:val="en-US"/>
    </w:rPr>
  </w:style>
  <w:style w:type="character" w:styleId="BesgtLink">
    <w:name w:val="FollowedHyperlink"/>
    <w:basedOn w:val="Standardskrifttypeiafsnit"/>
    <w:uiPriority w:val="99"/>
    <w:semiHidden/>
    <w:unhideWhenUsed/>
    <w:rsid w:val="001C0D51"/>
    <w:rPr>
      <w:color w:val="954F72" w:themeColor="followedHyperlink"/>
      <w:u w:val="single"/>
    </w:rPr>
  </w:style>
  <w:style w:type="paragraph" w:styleId="Listeafsnit">
    <w:name w:val="List Paragraph"/>
    <w:basedOn w:val="Normal"/>
    <w:uiPriority w:val="34"/>
    <w:qFormat/>
    <w:rsid w:val="005F78F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342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8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8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kongehuset.dk/monarkiet-i-danmark/kongerakke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carpentries-incubator.github.io/OpenRefine-humanities-lesson/02-filter-exclude-sort/index.html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raw.githubusercontent.com/aarhusstadsarkiv/datasets/master/censuses/1801/census-1801-normalized.csv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ndownloader.figshare.com/files/11502815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8B13731-AB60-0748-9E1B-09EFF96680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46</Words>
  <Characters>1505</Characters>
  <Application>Microsoft Office Word</Application>
  <DocSecurity>0</DocSecurity>
  <Lines>12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Rønnov Pedersen</dc:creator>
  <cp:keywords/>
  <dc:description/>
  <cp:lastModifiedBy>Casper Rønnov Pedersen</cp:lastModifiedBy>
  <cp:revision>2</cp:revision>
  <dcterms:created xsi:type="dcterms:W3CDTF">2023-02-02T23:25:00Z</dcterms:created>
  <dcterms:modified xsi:type="dcterms:W3CDTF">2023-02-02T23:25:00Z</dcterms:modified>
</cp:coreProperties>
</file>